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53335D" w14:textId="42B38F4C" w:rsidR="0093568E" w:rsidRDefault="0093568E" w:rsidP="00404D2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ox 2: Clinical diagnosis of </w:t>
      </w:r>
      <w:r w:rsidR="000C1E9C">
        <w:rPr>
          <w:rFonts w:ascii="Times New Roman" w:hAnsi="Times New Roman" w:cs="Times New Roman"/>
        </w:rPr>
        <w:t>CHS</w:t>
      </w:r>
      <w:r w:rsidR="00F63A48">
        <w:rPr>
          <w:rFonts w:ascii="Times New Roman" w:hAnsi="Times New Roman" w:cs="Times New Roman"/>
        </w:rPr>
        <w:t>.</w:t>
      </w:r>
    </w:p>
    <w:tbl>
      <w:tblPr>
        <w:tblStyle w:val="TableGrid"/>
        <w:tblW w:w="9445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45"/>
      </w:tblGrid>
      <w:tr w:rsidR="00392CCF" w14:paraId="4B2C1915" w14:textId="77777777" w:rsidTr="00C44E0A">
        <w:tc>
          <w:tcPr>
            <w:tcW w:w="9445" w:type="dxa"/>
          </w:tcPr>
          <w:p w14:paraId="4C1F937A" w14:textId="77777777" w:rsidR="00392CCF" w:rsidRDefault="00392CCF" w:rsidP="00C44E0A">
            <w:pPr>
              <w:spacing w:before="240"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Essential Criteria:</w:t>
            </w:r>
          </w:p>
          <w:p w14:paraId="72698975" w14:textId="77777777" w:rsidR="00392CCF" w:rsidRDefault="00392CCF" w:rsidP="00C44E0A">
            <w:pPr>
              <w:pStyle w:val="ListParagraph"/>
              <w:numPr>
                <w:ilvl w:val="0"/>
                <w:numId w:val="3"/>
              </w:num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Long term cannabis use (months to years); shorter phase with synthetic cannabis use </w:t>
            </w:r>
          </w:p>
          <w:p w14:paraId="55CB3B0C" w14:textId="77777777" w:rsidR="00392CCF" w:rsidRPr="004E6E97" w:rsidRDefault="00392CCF" w:rsidP="00C44E0A">
            <w:pPr>
              <w:pStyle w:val="ListParagraph"/>
              <w:numPr>
                <w:ilvl w:val="0"/>
                <w:numId w:val="3"/>
              </w:num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olution of symptoms with abstinence from cannabis and / or synthetic cannabis</w:t>
            </w:r>
          </w:p>
          <w:p w14:paraId="70A52AC6" w14:textId="77777777" w:rsidR="00392CCF" w:rsidRDefault="00392CCF" w:rsidP="00C44E0A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Major Features:</w:t>
            </w:r>
          </w:p>
          <w:p w14:paraId="0B66F1F5" w14:textId="77777777" w:rsidR="00392CCF" w:rsidRDefault="00392CCF" w:rsidP="00C44E0A">
            <w:pPr>
              <w:pStyle w:val="ListParagraph"/>
              <w:numPr>
                <w:ilvl w:val="0"/>
                <w:numId w:val="3"/>
              </w:num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nnabis use pattern is at least weekly, often daily</w:t>
            </w:r>
          </w:p>
          <w:p w14:paraId="075CF995" w14:textId="77777777" w:rsidR="00392CCF" w:rsidRDefault="00392CCF" w:rsidP="00C44E0A">
            <w:pPr>
              <w:pStyle w:val="ListParagraph"/>
              <w:numPr>
                <w:ilvl w:val="0"/>
                <w:numId w:val="3"/>
              </w:num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brupt onset of nausea and vomiting with a duration of &lt; 72 hours</w:t>
            </w:r>
          </w:p>
          <w:p w14:paraId="14DF77BD" w14:textId="77777777" w:rsidR="00392CCF" w:rsidRDefault="00392CCF" w:rsidP="00C44E0A">
            <w:pPr>
              <w:pStyle w:val="ListParagraph"/>
              <w:numPr>
                <w:ilvl w:val="0"/>
                <w:numId w:val="3"/>
              </w:num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lief of symptoms with hot showers or bathing</w:t>
            </w:r>
          </w:p>
          <w:p w14:paraId="5C014063" w14:textId="77777777" w:rsidR="00392CCF" w:rsidRDefault="00392CCF" w:rsidP="00C44E0A">
            <w:pPr>
              <w:pStyle w:val="ListParagraph"/>
              <w:numPr>
                <w:ilvl w:val="0"/>
                <w:numId w:val="3"/>
              </w:num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pigastric or periumbilical abdominal pain</w:t>
            </w:r>
          </w:p>
          <w:p w14:paraId="370FEEAE" w14:textId="77777777" w:rsidR="00392CCF" w:rsidRPr="00666BA1" w:rsidRDefault="00392CCF" w:rsidP="00C44E0A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Supportive Criteria:</w:t>
            </w:r>
          </w:p>
          <w:p w14:paraId="79446572" w14:textId="77777777" w:rsidR="00392CCF" w:rsidRDefault="00392CCF" w:rsidP="00C44E0A">
            <w:pPr>
              <w:pStyle w:val="ListParagraph"/>
              <w:numPr>
                <w:ilvl w:val="0"/>
                <w:numId w:val="3"/>
              </w:num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ter-episodic symptoms of morning nausea and occasional vomiting</w:t>
            </w:r>
          </w:p>
          <w:p w14:paraId="4FF4B741" w14:textId="77777777" w:rsidR="00392CCF" w:rsidRDefault="00392CCF" w:rsidP="00C44E0A">
            <w:pPr>
              <w:pStyle w:val="ListParagraph"/>
              <w:numPr>
                <w:ilvl w:val="0"/>
                <w:numId w:val="3"/>
              </w:numPr>
              <w:spacing w:before="240"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irst cannabis use in teenage years with onset of symptoms at age = 20’s</w:t>
            </w:r>
          </w:p>
          <w:p w14:paraId="7A2727BB" w14:textId="77777777" w:rsidR="00392CCF" w:rsidRPr="00ED2B85" w:rsidRDefault="00392CCF" w:rsidP="00C44E0A">
            <w:pPr>
              <w:pStyle w:val="ListParagraph"/>
              <w:numPr>
                <w:ilvl w:val="0"/>
                <w:numId w:val="3"/>
              </w:numPr>
              <w:spacing w:before="240"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le gender and n</w:t>
            </w:r>
            <w:r w:rsidRPr="00ED2B85">
              <w:rPr>
                <w:rFonts w:ascii="Times New Roman" w:hAnsi="Times New Roman" w:cs="Times New Roman"/>
              </w:rPr>
              <w:t>o particular association with migraine history</w:t>
            </w:r>
          </w:p>
        </w:tc>
      </w:tr>
    </w:tbl>
    <w:p w14:paraId="61A208F9" w14:textId="77777777" w:rsidR="001729EA" w:rsidRDefault="001729EA" w:rsidP="00385022">
      <w:pPr>
        <w:spacing w:line="480" w:lineRule="auto"/>
        <w:rPr>
          <w:rFonts w:ascii="Times New Roman" w:hAnsi="Times New Roman" w:cs="Times New Roman"/>
          <w:i/>
          <w:iCs/>
        </w:rPr>
      </w:pPr>
    </w:p>
    <w:p w14:paraId="367F3B0A" w14:textId="77777777" w:rsidR="00E11DEA" w:rsidRDefault="001729EA" w:rsidP="00385022">
      <w:pPr>
        <w:spacing w:line="480" w:lineRule="auto"/>
        <w:rPr>
          <w:rFonts w:ascii="Times New Roman" w:hAnsi="Times New Roman" w:cs="Times New Roman"/>
        </w:rPr>
      </w:pPr>
      <w:r w:rsidRPr="00B278CA">
        <w:rPr>
          <w:rFonts w:ascii="Times New Roman" w:hAnsi="Times New Roman" w:cs="Times New Roman"/>
          <w:i/>
          <w:iCs/>
        </w:rPr>
        <w:t>Note.</w:t>
      </w:r>
      <w:r>
        <w:rPr>
          <w:rFonts w:ascii="Times New Roman" w:hAnsi="Times New Roman" w:cs="Times New Roman"/>
        </w:rPr>
        <w:t xml:space="preserve"> </w:t>
      </w:r>
      <w:r w:rsidR="00F63A48">
        <w:rPr>
          <w:rFonts w:ascii="Times New Roman" w:hAnsi="Times New Roman" w:cs="Times New Roman"/>
        </w:rPr>
        <w:t xml:space="preserve">Adapted from </w:t>
      </w:r>
      <w:r w:rsidR="00F63A48">
        <w:rPr>
          <w:rFonts w:ascii="Times New Roman" w:hAnsi="Times New Roman" w:cs="Times New Roman"/>
        </w:rPr>
        <w:fldChar w:fldCharType="begin">
          <w:fldData xml:space="preserve">PEVuZE5vdGU+PENpdGU+PEF1dGhvcj5Tb3JlbnNlbjwvQXV0aG9yPjxZZWFyPjIwMTc8L1llYXI+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==
</w:fldData>
        </w:fldChar>
      </w:r>
      <w:r w:rsidR="00F63A48">
        <w:rPr>
          <w:rFonts w:ascii="Times New Roman" w:hAnsi="Times New Roman" w:cs="Times New Roman"/>
        </w:rPr>
        <w:instrText xml:space="preserve"> ADDIN EN.CITE </w:instrText>
      </w:r>
      <w:r w:rsidR="00F63A48">
        <w:rPr>
          <w:rFonts w:ascii="Times New Roman" w:hAnsi="Times New Roman" w:cs="Times New Roman"/>
        </w:rPr>
        <w:fldChar w:fldCharType="begin">
          <w:fldData xml:space="preserve">PEVuZE5vdGU+PENpdGU+PEF1dGhvcj5Tb3JlbnNlbjwvQXV0aG9yPjxZZWFyPjIwMTc8L1llYXI+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==
</w:fldData>
        </w:fldChar>
      </w:r>
      <w:r w:rsidR="00F63A48">
        <w:rPr>
          <w:rFonts w:ascii="Times New Roman" w:hAnsi="Times New Roman" w:cs="Times New Roman"/>
        </w:rPr>
        <w:instrText xml:space="preserve"> ADDIN EN.CITE.DATA </w:instrText>
      </w:r>
      <w:r w:rsidR="00F63A48">
        <w:rPr>
          <w:rFonts w:ascii="Times New Roman" w:hAnsi="Times New Roman" w:cs="Times New Roman"/>
        </w:rPr>
      </w:r>
      <w:r w:rsidR="00F63A48">
        <w:rPr>
          <w:rFonts w:ascii="Times New Roman" w:hAnsi="Times New Roman" w:cs="Times New Roman"/>
        </w:rPr>
        <w:fldChar w:fldCharType="end"/>
      </w:r>
      <w:r w:rsidR="00F63A48">
        <w:rPr>
          <w:rFonts w:ascii="Times New Roman" w:hAnsi="Times New Roman" w:cs="Times New Roman"/>
        </w:rPr>
      </w:r>
      <w:r w:rsidR="00F63A48">
        <w:rPr>
          <w:rFonts w:ascii="Times New Roman" w:hAnsi="Times New Roman" w:cs="Times New Roman"/>
        </w:rPr>
        <w:fldChar w:fldCharType="separate"/>
      </w:r>
      <w:r w:rsidR="00F63A48">
        <w:rPr>
          <w:rFonts w:ascii="Times New Roman" w:hAnsi="Times New Roman" w:cs="Times New Roman"/>
          <w:noProof/>
        </w:rPr>
        <w:t>(Simonetto et al., 2012; Sontineni et al., 2009; Sorensen et al., 2017)</w:t>
      </w:r>
      <w:r w:rsidR="00F63A48">
        <w:rPr>
          <w:rFonts w:ascii="Times New Roman" w:hAnsi="Times New Roman" w:cs="Times New Roman"/>
        </w:rPr>
        <w:fldChar w:fldCharType="end"/>
      </w:r>
      <w:r w:rsidR="00F63A48">
        <w:rPr>
          <w:rFonts w:ascii="Times New Roman" w:hAnsi="Times New Roman" w:cs="Times New Roman"/>
        </w:rPr>
        <w:t>.</w:t>
      </w:r>
    </w:p>
    <w:p w14:paraId="73960ECA" w14:textId="77777777" w:rsidR="00E11DEA" w:rsidRDefault="00E11DEA" w:rsidP="00385022">
      <w:pPr>
        <w:spacing w:line="480" w:lineRule="auto"/>
        <w:rPr>
          <w:rFonts w:ascii="Times New Roman" w:hAnsi="Times New Roman" w:cs="Times New Roman"/>
        </w:rPr>
      </w:pPr>
    </w:p>
    <w:p w14:paraId="5F99CE2C" w14:textId="77777777" w:rsidR="00E11DEA" w:rsidRDefault="00E11DEA" w:rsidP="00385022">
      <w:pPr>
        <w:spacing w:line="480" w:lineRule="auto"/>
        <w:rPr>
          <w:rFonts w:ascii="Times New Roman" w:hAnsi="Times New Roman" w:cs="Times New Roman"/>
        </w:rPr>
      </w:pPr>
    </w:p>
    <w:p w14:paraId="275627BA" w14:textId="77777777" w:rsidR="00E11DEA" w:rsidRDefault="00E11DEA" w:rsidP="00385022">
      <w:pPr>
        <w:spacing w:line="480" w:lineRule="auto"/>
        <w:rPr>
          <w:rFonts w:ascii="Times New Roman" w:hAnsi="Times New Roman" w:cs="Times New Roman"/>
        </w:rPr>
      </w:pPr>
    </w:p>
    <w:p w14:paraId="15C87BA1" w14:textId="77777777" w:rsidR="00E11DEA" w:rsidRDefault="00E11DEA" w:rsidP="00385022">
      <w:pPr>
        <w:spacing w:line="480" w:lineRule="auto"/>
        <w:rPr>
          <w:rFonts w:ascii="Times New Roman" w:hAnsi="Times New Roman" w:cs="Times New Roman"/>
        </w:rPr>
      </w:pPr>
    </w:p>
    <w:p w14:paraId="5124AF03" w14:textId="77777777" w:rsidR="00E11DEA" w:rsidRDefault="00E11DEA" w:rsidP="00385022">
      <w:pPr>
        <w:spacing w:line="480" w:lineRule="auto"/>
        <w:rPr>
          <w:rFonts w:ascii="Times New Roman" w:hAnsi="Times New Roman" w:cs="Times New Roman"/>
        </w:rPr>
      </w:pPr>
    </w:p>
    <w:p w14:paraId="4821B308" w14:textId="77777777" w:rsidR="00E11DEA" w:rsidRDefault="00E11DEA" w:rsidP="00385022">
      <w:pPr>
        <w:spacing w:line="480" w:lineRule="auto"/>
        <w:rPr>
          <w:rFonts w:ascii="Times New Roman" w:hAnsi="Times New Roman" w:cs="Times New Roman"/>
        </w:rPr>
      </w:pPr>
    </w:p>
    <w:p w14:paraId="591311FD" w14:textId="77777777" w:rsidR="00E11DEA" w:rsidRDefault="00E11DEA" w:rsidP="00385022">
      <w:pPr>
        <w:spacing w:line="480" w:lineRule="auto"/>
        <w:rPr>
          <w:rFonts w:ascii="Times New Roman" w:hAnsi="Times New Roman" w:cs="Times New Roman"/>
        </w:rPr>
      </w:pPr>
    </w:p>
    <w:p w14:paraId="72754ECB" w14:textId="28406A31" w:rsidR="00E11DEA" w:rsidRPr="00B278CA" w:rsidRDefault="00E11DEA" w:rsidP="00A5300D">
      <w:pPr>
        <w:spacing w:line="480" w:lineRule="auto"/>
        <w:rPr>
          <w:rFonts w:ascii="Times New Roman" w:hAnsi="Times New Roman" w:cs="Times New Roman"/>
        </w:rPr>
      </w:pPr>
    </w:p>
    <w:p w14:paraId="11917A9C" w14:textId="77777777" w:rsidR="0031613C" w:rsidRPr="0031613C" w:rsidRDefault="00090366" w:rsidP="0031613C">
      <w:pPr>
        <w:pStyle w:val="EndNoteBibliographyTitle"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31613C" w:rsidRPr="0031613C">
        <w:rPr>
          <w:noProof/>
        </w:rPr>
        <w:t>References</w:t>
      </w:r>
    </w:p>
    <w:p w14:paraId="0E58E479" w14:textId="77777777" w:rsidR="0031613C" w:rsidRPr="0031613C" w:rsidRDefault="0031613C" w:rsidP="0031613C">
      <w:pPr>
        <w:pStyle w:val="EndNoteBibliographyTitle"/>
        <w:rPr>
          <w:noProof/>
        </w:rPr>
      </w:pPr>
    </w:p>
    <w:p w14:paraId="4E8454E1" w14:textId="74889EB6" w:rsidR="0031613C" w:rsidRPr="0031613C" w:rsidRDefault="0031613C" w:rsidP="0031613C">
      <w:pPr>
        <w:pStyle w:val="EndNoteBibliography"/>
        <w:spacing w:after="240"/>
        <w:ind w:left="720" w:hanging="720"/>
        <w:rPr>
          <w:noProof/>
        </w:rPr>
      </w:pPr>
      <w:r w:rsidRPr="0031613C">
        <w:rPr>
          <w:noProof/>
        </w:rPr>
        <w:t xml:space="preserve">Simonetto, D. A., Oxentenko, A. S., Herman, M. L., &amp; Szostek, J. H. (2012). Cannabinoid hyperemesis: A case series of 98 patients. </w:t>
      </w:r>
      <w:r w:rsidRPr="0031613C">
        <w:rPr>
          <w:i/>
          <w:noProof/>
        </w:rPr>
        <w:t>Mayo Clin Proc</w:t>
      </w:r>
      <w:r w:rsidRPr="0031613C">
        <w:rPr>
          <w:noProof/>
        </w:rPr>
        <w:t>,</w:t>
      </w:r>
      <w:r w:rsidRPr="0031613C">
        <w:rPr>
          <w:i/>
          <w:noProof/>
        </w:rPr>
        <w:t xml:space="preserve"> 87</w:t>
      </w:r>
      <w:r w:rsidRPr="0031613C">
        <w:rPr>
          <w:noProof/>
        </w:rPr>
        <w:t xml:space="preserve">(2), 114-119. </w:t>
      </w:r>
      <w:hyperlink r:id="rId11" w:history="1">
        <w:r w:rsidRPr="0031613C">
          <w:rPr>
            <w:rStyle w:val="Hyperlink"/>
            <w:noProof/>
          </w:rPr>
          <w:t>https://doi.org/10.1016/j.mayocp.2011.10.005</w:t>
        </w:r>
      </w:hyperlink>
      <w:r w:rsidRPr="0031613C">
        <w:rPr>
          <w:noProof/>
        </w:rPr>
        <w:t xml:space="preserve"> </w:t>
      </w:r>
    </w:p>
    <w:p w14:paraId="481B3B14" w14:textId="77777777" w:rsidR="0031613C" w:rsidRPr="0031613C" w:rsidRDefault="0031613C" w:rsidP="0031613C">
      <w:pPr>
        <w:pStyle w:val="EndNoteBibliography"/>
        <w:spacing w:after="240"/>
        <w:ind w:left="720" w:hanging="720"/>
        <w:rPr>
          <w:noProof/>
        </w:rPr>
      </w:pPr>
      <w:r w:rsidRPr="0031613C">
        <w:rPr>
          <w:noProof/>
        </w:rPr>
        <w:t xml:space="preserve">Sontineni, S. P., Chaudhary, S., Sontineni, V., &amp; Lanspa, S. J. (2009). Cannabinoid hyperemesis syndrome: Clinical diagnosis of an underrecognised manifestation of chronic cannabis abuse. </w:t>
      </w:r>
      <w:r w:rsidRPr="0031613C">
        <w:rPr>
          <w:i/>
          <w:noProof/>
        </w:rPr>
        <w:t>World J Gastroenterol</w:t>
      </w:r>
      <w:r w:rsidRPr="0031613C">
        <w:rPr>
          <w:noProof/>
        </w:rPr>
        <w:t>,</w:t>
      </w:r>
      <w:r w:rsidRPr="0031613C">
        <w:rPr>
          <w:i/>
          <w:noProof/>
        </w:rPr>
        <w:t xml:space="preserve"> 15</w:t>
      </w:r>
      <w:r w:rsidRPr="0031613C">
        <w:rPr>
          <w:noProof/>
        </w:rPr>
        <w:t xml:space="preserve">(10), 1264-1266. </w:t>
      </w:r>
    </w:p>
    <w:p w14:paraId="2DB65909" w14:textId="47E6047F" w:rsidR="0031613C" w:rsidRPr="0031613C" w:rsidRDefault="0031613C" w:rsidP="0031613C">
      <w:pPr>
        <w:pStyle w:val="EndNoteBibliography"/>
        <w:ind w:left="720" w:hanging="720"/>
        <w:rPr>
          <w:noProof/>
        </w:rPr>
      </w:pPr>
      <w:r w:rsidRPr="0031613C">
        <w:rPr>
          <w:noProof/>
        </w:rPr>
        <w:t xml:space="preserve">Sorensen, C. J., DeSanto, K., Borgelt, L., Phillips, K. T., &amp; Monte, A. A. (2017). Cannabinoid hyperemesis syndrome: Diagnosis, pathophysiology, and treatment - a systematic review [Review]. </w:t>
      </w:r>
      <w:r w:rsidRPr="0031613C">
        <w:rPr>
          <w:i/>
          <w:noProof/>
        </w:rPr>
        <w:t>Journal of Medical Toxicology</w:t>
      </w:r>
      <w:r w:rsidRPr="0031613C">
        <w:rPr>
          <w:noProof/>
        </w:rPr>
        <w:t>,</w:t>
      </w:r>
      <w:r w:rsidRPr="0031613C">
        <w:rPr>
          <w:i/>
          <w:noProof/>
        </w:rPr>
        <w:t xml:space="preserve"> 13</w:t>
      </w:r>
      <w:r w:rsidRPr="0031613C">
        <w:rPr>
          <w:noProof/>
        </w:rPr>
        <w:t xml:space="preserve">(1), 71-87. </w:t>
      </w:r>
      <w:hyperlink r:id="rId12" w:history="1">
        <w:r w:rsidRPr="0031613C">
          <w:rPr>
            <w:rStyle w:val="Hyperlink"/>
            <w:noProof/>
          </w:rPr>
          <w:t>https://doi.org/10.1007/s13181-016-0595-z</w:t>
        </w:r>
      </w:hyperlink>
      <w:r w:rsidRPr="0031613C">
        <w:rPr>
          <w:noProof/>
        </w:rPr>
        <w:t xml:space="preserve"> </w:t>
      </w:r>
    </w:p>
    <w:p w14:paraId="79E2DA63" w14:textId="08D35025" w:rsidR="00090366" w:rsidRDefault="00090366" w:rsidP="00090366">
      <w:r>
        <w:fldChar w:fldCharType="end"/>
      </w:r>
    </w:p>
    <w:p w14:paraId="2B15B340" w14:textId="111580F0" w:rsidR="00090366" w:rsidRDefault="00090366" w:rsidP="002C6729">
      <w:pPr>
        <w:spacing w:after="360"/>
        <w:rPr>
          <w:noProof/>
        </w:rPr>
      </w:pPr>
    </w:p>
    <w:sectPr w:rsidR="00090366" w:rsidSect="005127D4">
      <w:footerReference w:type="firs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69F5455" w14:textId="77777777" w:rsidR="005475AF" w:rsidRDefault="005475AF" w:rsidP="004349E3">
      <w:r>
        <w:separator/>
      </w:r>
    </w:p>
  </w:endnote>
  <w:endnote w:type="continuationSeparator" w:id="0">
    <w:p w14:paraId="4B7988B2" w14:textId="77777777" w:rsidR="005475AF" w:rsidRDefault="005475AF" w:rsidP="004349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1C83F9" w14:textId="77777777" w:rsidR="00A65591" w:rsidRDefault="00A65591" w:rsidP="004723F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238552" w14:textId="77777777" w:rsidR="005475AF" w:rsidRDefault="005475AF" w:rsidP="004349E3">
      <w:r>
        <w:separator/>
      </w:r>
    </w:p>
  </w:footnote>
  <w:footnote w:type="continuationSeparator" w:id="0">
    <w:p w14:paraId="11FE61B1" w14:textId="77777777" w:rsidR="005475AF" w:rsidRDefault="005475AF" w:rsidP="004349E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140582"/>
    <w:multiLevelType w:val="hybridMultilevel"/>
    <w:tmpl w:val="FF12095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207F5F7C"/>
    <w:multiLevelType w:val="hybridMultilevel"/>
    <w:tmpl w:val="E3CA750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25613290"/>
    <w:multiLevelType w:val="hybridMultilevel"/>
    <w:tmpl w:val="B5E6B3EE"/>
    <w:lvl w:ilvl="0" w:tplc="5044B27C">
      <w:start w:val="2"/>
      <w:numFmt w:val="bullet"/>
      <w:lvlText w:val="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08B09E3"/>
    <w:multiLevelType w:val="hybridMultilevel"/>
    <w:tmpl w:val="610C9706"/>
    <w:lvl w:ilvl="0" w:tplc="A8AC7C2E">
      <w:start w:val="2"/>
      <w:numFmt w:val="bullet"/>
      <w:lvlText w:val="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90A4FEB"/>
    <w:multiLevelType w:val="hybridMultilevel"/>
    <w:tmpl w:val="8A3C844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2DB5BBF"/>
    <w:multiLevelType w:val="hybridMultilevel"/>
    <w:tmpl w:val="2B5E14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42C6C1E"/>
    <w:multiLevelType w:val="hybridMultilevel"/>
    <w:tmpl w:val="29945AEA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B0F0F1B"/>
    <w:multiLevelType w:val="multilevel"/>
    <w:tmpl w:val="3E74384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5FA80D90"/>
    <w:multiLevelType w:val="multilevel"/>
    <w:tmpl w:val="F1AACF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61C457F7"/>
    <w:multiLevelType w:val="multilevel"/>
    <w:tmpl w:val="C526C8E4"/>
    <w:lvl w:ilvl="0">
      <w:start w:val="1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6C3B620A"/>
    <w:multiLevelType w:val="multilevel"/>
    <w:tmpl w:val="B8367E30"/>
    <w:lvl w:ilvl="0">
      <w:start w:val="2"/>
      <w:numFmt w:val="decimal"/>
      <w:lvlText w:val="%1"/>
      <w:lvlJc w:val="left"/>
      <w:pPr>
        <w:ind w:left="460" w:hanging="460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460" w:hanging="4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791E3463"/>
    <w:multiLevelType w:val="multilevel"/>
    <w:tmpl w:val="E77C193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7D625E47"/>
    <w:multiLevelType w:val="multilevel"/>
    <w:tmpl w:val="26E481D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 w16cid:durableId="2028748068">
    <w:abstractNumId w:val="1"/>
  </w:num>
  <w:num w:numId="2" w16cid:durableId="567226308">
    <w:abstractNumId w:val="0"/>
  </w:num>
  <w:num w:numId="3" w16cid:durableId="1274829134">
    <w:abstractNumId w:val="4"/>
  </w:num>
  <w:num w:numId="4" w16cid:durableId="61217040">
    <w:abstractNumId w:val="6"/>
  </w:num>
  <w:num w:numId="5" w16cid:durableId="734933059">
    <w:abstractNumId w:val="8"/>
  </w:num>
  <w:num w:numId="6" w16cid:durableId="82068060">
    <w:abstractNumId w:val="5"/>
  </w:num>
  <w:num w:numId="7" w16cid:durableId="530648060">
    <w:abstractNumId w:val="2"/>
  </w:num>
  <w:num w:numId="8" w16cid:durableId="1057974838">
    <w:abstractNumId w:val="3"/>
  </w:num>
  <w:num w:numId="9" w16cid:durableId="651564140">
    <w:abstractNumId w:val="9"/>
  </w:num>
  <w:num w:numId="10" w16cid:durableId="1372462457">
    <w:abstractNumId w:val="11"/>
  </w:num>
  <w:num w:numId="11" w16cid:durableId="555700311">
    <w:abstractNumId w:val="10"/>
  </w:num>
  <w:num w:numId="12" w16cid:durableId="1208565341">
    <w:abstractNumId w:val="7"/>
  </w:num>
  <w:num w:numId="13" w16cid:durableId="1014724867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195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1&lt;/SpaceAfter&gt;&lt;/ENLayout&gt;"/>
    <w:docVar w:name="EN.Libraries" w:val="&lt;Libraries&gt;&lt;/Libraries&gt;"/>
  </w:docVars>
  <w:rsids>
    <w:rsidRoot w:val="005654AE"/>
    <w:rsid w:val="000000C2"/>
    <w:rsid w:val="000008AB"/>
    <w:rsid w:val="000015E8"/>
    <w:rsid w:val="00001C7C"/>
    <w:rsid w:val="000024DA"/>
    <w:rsid w:val="000062D9"/>
    <w:rsid w:val="00006E83"/>
    <w:rsid w:val="0001019A"/>
    <w:rsid w:val="00011A34"/>
    <w:rsid w:val="000124B5"/>
    <w:rsid w:val="0001252C"/>
    <w:rsid w:val="0001380C"/>
    <w:rsid w:val="00016808"/>
    <w:rsid w:val="000238EE"/>
    <w:rsid w:val="000246A0"/>
    <w:rsid w:val="000253AE"/>
    <w:rsid w:val="0002566B"/>
    <w:rsid w:val="00030B38"/>
    <w:rsid w:val="00030C01"/>
    <w:rsid w:val="000334D8"/>
    <w:rsid w:val="00034617"/>
    <w:rsid w:val="000365CE"/>
    <w:rsid w:val="000367D6"/>
    <w:rsid w:val="000368A7"/>
    <w:rsid w:val="00037380"/>
    <w:rsid w:val="00037A67"/>
    <w:rsid w:val="00037A91"/>
    <w:rsid w:val="000415CE"/>
    <w:rsid w:val="00041668"/>
    <w:rsid w:val="0004216B"/>
    <w:rsid w:val="0004563C"/>
    <w:rsid w:val="0004663C"/>
    <w:rsid w:val="00046656"/>
    <w:rsid w:val="00050A21"/>
    <w:rsid w:val="0005463F"/>
    <w:rsid w:val="0005639B"/>
    <w:rsid w:val="00063093"/>
    <w:rsid w:val="00063493"/>
    <w:rsid w:val="000635CC"/>
    <w:rsid w:val="00064A25"/>
    <w:rsid w:val="00064CD8"/>
    <w:rsid w:val="0007094F"/>
    <w:rsid w:val="00072A21"/>
    <w:rsid w:val="000742FA"/>
    <w:rsid w:val="00076955"/>
    <w:rsid w:val="00080168"/>
    <w:rsid w:val="00080E06"/>
    <w:rsid w:val="00081C0A"/>
    <w:rsid w:val="000823CB"/>
    <w:rsid w:val="000840E8"/>
    <w:rsid w:val="00085591"/>
    <w:rsid w:val="0008645A"/>
    <w:rsid w:val="000871B8"/>
    <w:rsid w:val="00090366"/>
    <w:rsid w:val="000921B3"/>
    <w:rsid w:val="0009562A"/>
    <w:rsid w:val="00097DD6"/>
    <w:rsid w:val="000A15BC"/>
    <w:rsid w:val="000A1A44"/>
    <w:rsid w:val="000A547D"/>
    <w:rsid w:val="000A5975"/>
    <w:rsid w:val="000A6CA6"/>
    <w:rsid w:val="000A7B96"/>
    <w:rsid w:val="000B07E3"/>
    <w:rsid w:val="000B17C5"/>
    <w:rsid w:val="000B49CE"/>
    <w:rsid w:val="000B59D3"/>
    <w:rsid w:val="000B7423"/>
    <w:rsid w:val="000C1E9C"/>
    <w:rsid w:val="000C47AC"/>
    <w:rsid w:val="000D00B5"/>
    <w:rsid w:val="000D11C6"/>
    <w:rsid w:val="000D19B6"/>
    <w:rsid w:val="000D1CDC"/>
    <w:rsid w:val="000D2117"/>
    <w:rsid w:val="000D2E68"/>
    <w:rsid w:val="000D3908"/>
    <w:rsid w:val="000D6D0C"/>
    <w:rsid w:val="000D6E3A"/>
    <w:rsid w:val="000E3BD6"/>
    <w:rsid w:val="000E660F"/>
    <w:rsid w:val="000E77F7"/>
    <w:rsid w:val="000E7A41"/>
    <w:rsid w:val="000F18B4"/>
    <w:rsid w:val="000F37D4"/>
    <w:rsid w:val="000F5284"/>
    <w:rsid w:val="000F6955"/>
    <w:rsid w:val="000F7D88"/>
    <w:rsid w:val="00100400"/>
    <w:rsid w:val="00100D31"/>
    <w:rsid w:val="00101DDE"/>
    <w:rsid w:val="00102FB5"/>
    <w:rsid w:val="00105023"/>
    <w:rsid w:val="00105AEF"/>
    <w:rsid w:val="00105FE7"/>
    <w:rsid w:val="001104E8"/>
    <w:rsid w:val="001107D3"/>
    <w:rsid w:val="00113C93"/>
    <w:rsid w:val="00120611"/>
    <w:rsid w:val="001214DD"/>
    <w:rsid w:val="00122B63"/>
    <w:rsid w:val="00123A55"/>
    <w:rsid w:val="00123C9A"/>
    <w:rsid w:val="001278A6"/>
    <w:rsid w:val="001304EC"/>
    <w:rsid w:val="00136C97"/>
    <w:rsid w:val="001400D1"/>
    <w:rsid w:val="00140ED1"/>
    <w:rsid w:val="00141399"/>
    <w:rsid w:val="00143D35"/>
    <w:rsid w:val="00143E34"/>
    <w:rsid w:val="00143F19"/>
    <w:rsid w:val="00145549"/>
    <w:rsid w:val="0014614F"/>
    <w:rsid w:val="00147865"/>
    <w:rsid w:val="0014797B"/>
    <w:rsid w:val="00147C0A"/>
    <w:rsid w:val="00151004"/>
    <w:rsid w:val="0015206F"/>
    <w:rsid w:val="00152B08"/>
    <w:rsid w:val="00154436"/>
    <w:rsid w:val="00154F74"/>
    <w:rsid w:val="001558F6"/>
    <w:rsid w:val="00157A03"/>
    <w:rsid w:val="00160842"/>
    <w:rsid w:val="00161EA7"/>
    <w:rsid w:val="00165ED0"/>
    <w:rsid w:val="00166967"/>
    <w:rsid w:val="001673F0"/>
    <w:rsid w:val="00171EEC"/>
    <w:rsid w:val="00172231"/>
    <w:rsid w:val="001729EA"/>
    <w:rsid w:val="00174A8D"/>
    <w:rsid w:val="001766B6"/>
    <w:rsid w:val="00177A37"/>
    <w:rsid w:val="001804C8"/>
    <w:rsid w:val="00180ADC"/>
    <w:rsid w:val="001810F3"/>
    <w:rsid w:val="001814DA"/>
    <w:rsid w:val="00182005"/>
    <w:rsid w:val="0018245F"/>
    <w:rsid w:val="00182465"/>
    <w:rsid w:val="001855A5"/>
    <w:rsid w:val="001920FC"/>
    <w:rsid w:val="00195BDF"/>
    <w:rsid w:val="00196812"/>
    <w:rsid w:val="001A1E65"/>
    <w:rsid w:val="001A365D"/>
    <w:rsid w:val="001A4100"/>
    <w:rsid w:val="001A5305"/>
    <w:rsid w:val="001A56CC"/>
    <w:rsid w:val="001A5B9A"/>
    <w:rsid w:val="001A68BF"/>
    <w:rsid w:val="001A7713"/>
    <w:rsid w:val="001B00D0"/>
    <w:rsid w:val="001B1A06"/>
    <w:rsid w:val="001B2A4D"/>
    <w:rsid w:val="001B3D4E"/>
    <w:rsid w:val="001B4A32"/>
    <w:rsid w:val="001B6164"/>
    <w:rsid w:val="001B7717"/>
    <w:rsid w:val="001C647A"/>
    <w:rsid w:val="001C7714"/>
    <w:rsid w:val="001D0B27"/>
    <w:rsid w:val="001D37E2"/>
    <w:rsid w:val="001D47EE"/>
    <w:rsid w:val="001D4E5E"/>
    <w:rsid w:val="001D5C9A"/>
    <w:rsid w:val="001D5CC2"/>
    <w:rsid w:val="001D672A"/>
    <w:rsid w:val="001D6D18"/>
    <w:rsid w:val="001D72A5"/>
    <w:rsid w:val="001E12C5"/>
    <w:rsid w:val="001E31A3"/>
    <w:rsid w:val="001E5A43"/>
    <w:rsid w:val="001F101F"/>
    <w:rsid w:val="001F1F1B"/>
    <w:rsid w:val="001F4E26"/>
    <w:rsid w:val="001F77E1"/>
    <w:rsid w:val="00203170"/>
    <w:rsid w:val="00204F0E"/>
    <w:rsid w:val="00205581"/>
    <w:rsid w:val="00206655"/>
    <w:rsid w:val="00213DCD"/>
    <w:rsid w:val="00214AAB"/>
    <w:rsid w:val="002151B0"/>
    <w:rsid w:val="0021630F"/>
    <w:rsid w:val="00222DE2"/>
    <w:rsid w:val="00223223"/>
    <w:rsid w:val="0022341E"/>
    <w:rsid w:val="002241AC"/>
    <w:rsid w:val="00224B26"/>
    <w:rsid w:val="002256D1"/>
    <w:rsid w:val="002307BE"/>
    <w:rsid w:val="002335F7"/>
    <w:rsid w:val="0023483D"/>
    <w:rsid w:val="0024142F"/>
    <w:rsid w:val="0024294C"/>
    <w:rsid w:val="00243184"/>
    <w:rsid w:val="00244494"/>
    <w:rsid w:val="002449DB"/>
    <w:rsid w:val="00245ED7"/>
    <w:rsid w:val="0024671A"/>
    <w:rsid w:val="00247C25"/>
    <w:rsid w:val="00253FC6"/>
    <w:rsid w:val="002552CD"/>
    <w:rsid w:val="00260E17"/>
    <w:rsid w:val="00264F37"/>
    <w:rsid w:val="002718D7"/>
    <w:rsid w:val="00272563"/>
    <w:rsid w:val="0027403D"/>
    <w:rsid w:val="00274EB3"/>
    <w:rsid w:val="00275516"/>
    <w:rsid w:val="00275B34"/>
    <w:rsid w:val="0027668E"/>
    <w:rsid w:val="0027794C"/>
    <w:rsid w:val="002835C9"/>
    <w:rsid w:val="0028402F"/>
    <w:rsid w:val="0028721E"/>
    <w:rsid w:val="00295E06"/>
    <w:rsid w:val="00296593"/>
    <w:rsid w:val="00296C2C"/>
    <w:rsid w:val="002A14ED"/>
    <w:rsid w:val="002A53E1"/>
    <w:rsid w:val="002A59E9"/>
    <w:rsid w:val="002B3E80"/>
    <w:rsid w:val="002B66E5"/>
    <w:rsid w:val="002B6B2F"/>
    <w:rsid w:val="002B791A"/>
    <w:rsid w:val="002C3659"/>
    <w:rsid w:val="002C6729"/>
    <w:rsid w:val="002C6D62"/>
    <w:rsid w:val="002C7FE5"/>
    <w:rsid w:val="002D0244"/>
    <w:rsid w:val="002D2A73"/>
    <w:rsid w:val="002D4936"/>
    <w:rsid w:val="002D512F"/>
    <w:rsid w:val="002D6DD7"/>
    <w:rsid w:val="002D7804"/>
    <w:rsid w:val="002D7918"/>
    <w:rsid w:val="002E3B98"/>
    <w:rsid w:val="002E4A7E"/>
    <w:rsid w:val="002E5478"/>
    <w:rsid w:val="002E55C9"/>
    <w:rsid w:val="002E5DDE"/>
    <w:rsid w:val="002E6075"/>
    <w:rsid w:val="002F2337"/>
    <w:rsid w:val="002F2362"/>
    <w:rsid w:val="002F28B3"/>
    <w:rsid w:val="002F2C63"/>
    <w:rsid w:val="002F4B6B"/>
    <w:rsid w:val="002F4D64"/>
    <w:rsid w:val="00301D5F"/>
    <w:rsid w:val="00304C54"/>
    <w:rsid w:val="0030528F"/>
    <w:rsid w:val="0030583F"/>
    <w:rsid w:val="00306A4B"/>
    <w:rsid w:val="00307221"/>
    <w:rsid w:val="00310747"/>
    <w:rsid w:val="003108CD"/>
    <w:rsid w:val="00311338"/>
    <w:rsid w:val="0031472E"/>
    <w:rsid w:val="0031613C"/>
    <w:rsid w:val="00316829"/>
    <w:rsid w:val="00316D40"/>
    <w:rsid w:val="00323714"/>
    <w:rsid w:val="003246FE"/>
    <w:rsid w:val="003251EE"/>
    <w:rsid w:val="003323C2"/>
    <w:rsid w:val="0033371B"/>
    <w:rsid w:val="003351D5"/>
    <w:rsid w:val="00335D85"/>
    <w:rsid w:val="00340D67"/>
    <w:rsid w:val="00341964"/>
    <w:rsid w:val="0034223A"/>
    <w:rsid w:val="00343567"/>
    <w:rsid w:val="003435FE"/>
    <w:rsid w:val="003437DE"/>
    <w:rsid w:val="0034492C"/>
    <w:rsid w:val="00344E9E"/>
    <w:rsid w:val="00344F82"/>
    <w:rsid w:val="00345301"/>
    <w:rsid w:val="00345DF9"/>
    <w:rsid w:val="003473D0"/>
    <w:rsid w:val="003474A7"/>
    <w:rsid w:val="003521FD"/>
    <w:rsid w:val="00354BAE"/>
    <w:rsid w:val="003578CF"/>
    <w:rsid w:val="00357BBF"/>
    <w:rsid w:val="00364D5D"/>
    <w:rsid w:val="003655A7"/>
    <w:rsid w:val="00367C03"/>
    <w:rsid w:val="003702FF"/>
    <w:rsid w:val="003739CB"/>
    <w:rsid w:val="00374D57"/>
    <w:rsid w:val="0037659C"/>
    <w:rsid w:val="00376E2C"/>
    <w:rsid w:val="00383D69"/>
    <w:rsid w:val="00385022"/>
    <w:rsid w:val="0038619C"/>
    <w:rsid w:val="003862AB"/>
    <w:rsid w:val="003863FF"/>
    <w:rsid w:val="003879D2"/>
    <w:rsid w:val="00390946"/>
    <w:rsid w:val="00392CCF"/>
    <w:rsid w:val="00394764"/>
    <w:rsid w:val="003A0B2C"/>
    <w:rsid w:val="003A2B8E"/>
    <w:rsid w:val="003A2D3D"/>
    <w:rsid w:val="003A505C"/>
    <w:rsid w:val="003A58DC"/>
    <w:rsid w:val="003A5E4F"/>
    <w:rsid w:val="003A73D0"/>
    <w:rsid w:val="003A77C4"/>
    <w:rsid w:val="003A7FAE"/>
    <w:rsid w:val="003B13FD"/>
    <w:rsid w:val="003B1FA1"/>
    <w:rsid w:val="003B2152"/>
    <w:rsid w:val="003B595F"/>
    <w:rsid w:val="003B662A"/>
    <w:rsid w:val="003C0659"/>
    <w:rsid w:val="003C19FC"/>
    <w:rsid w:val="003C264E"/>
    <w:rsid w:val="003C7682"/>
    <w:rsid w:val="003D37F7"/>
    <w:rsid w:val="003D3E00"/>
    <w:rsid w:val="003D4205"/>
    <w:rsid w:val="003D5B7B"/>
    <w:rsid w:val="003D7F7A"/>
    <w:rsid w:val="003E1D5A"/>
    <w:rsid w:val="003E29FB"/>
    <w:rsid w:val="003E32C8"/>
    <w:rsid w:val="003E408C"/>
    <w:rsid w:val="003E410F"/>
    <w:rsid w:val="003E604A"/>
    <w:rsid w:val="003F0FC8"/>
    <w:rsid w:val="003F2181"/>
    <w:rsid w:val="003F3471"/>
    <w:rsid w:val="00400B3B"/>
    <w:rsid w:val="00400D3B"/>
    <w:rsid w:val="00401BD8"/>
    <w:rsid w:val="00402D0D"/>
    <w:rsid w:val="00402E56"/>
    <w:rsid w:val="00404D2B"/>
    <w:rsid w:val="00407DCD"/>
    <w:rsid w:val="00410784"/>
    <w:rsid w:val="00410C15"/>
    <w:rsid w:val="00414556"/>
    <w:rsid w:val="00421D84"/>
    <w:rsid w:val="00424D19"/>
    <w:rsid w:val="00425730"/>
    <w:rsid w:val="00425F22"/>
    <w:rsid w:val="00426D85"/>
    <w:rsid w:val="00430797"/>
    <w:rsid w:val="004349E3"/>
    <w:rsid w:val="00437100"/>
    <w:rsid w:val="00437A6F"/>
    <w:rsid w:val="00442394"/>
    <w:rsid w:val="00444969"/>
    <w:rsid w:val="00450A10"/>
    <w:rsid w:val="00453254"/>
    <w:rsid w:val="0045379C"/>
    <w:rsid w:val="004546C5"/>
    <w:rsid w:val="00457425"/>
    <w:rsid w:val="004602C9"/>
    <w:rsid w:val="00461A35"/>
    <w:rsid w:val="00462BD9"/>
    <w:rsid w:val="00463A90"/>
    <w:rsid w:val="00466DE5"/>
    <w:rsid w:val="00466FFE"/>
    <w:rsid w:val="00467481"/>
    <w:rsid w:val="00467AEE"/>
    <w:rsid w:val="0047093A"/>
    <w:rsid w:val="00471A2C"/>
    <w:rsid w:val="00471E7C"/>
    <w:rsid w:val="004723FB"/>
    <w:rsid w:val="00475448"/>
    <w:rsid w:val="00483252"/>
    <w:rsid w:val="00483440"/>
    <w:rsid w:val="0048415F"/>
    <w:rsid w:val="004850AF"/>
    <w:rsid w:val="00486126"/>
    <w:rsid w:val="0048681E"/>
    <w:rsid w:val="004877E4"/>
    <w:rsid w:val="00487BB5"/>
    <w:rsid w:val="00492665"/>
    <w:rsid w:val="00492EEE"/>
    <w:rsid w:val="004A05B1"/>
    <w:rsid w:val="004A456C"/>
    <w:rsid w:val="004A4EB5"/>
    <w:rsid w:val="004A52CF"/>
    <w:rsid w:val="004A556F"/>
    <w:rsid w:val="004A611E"/>
    <w:rsid w:val="004A73DF"/>
    <w:rsid w:val="004A7807"/>
    <w:rsid w:val="004A7D4D"/>
    <w:rsid w:val="004B5CCE"/>
    <w:rsid w:val="004C40DE"/>
    <w:rsid w:val="004D22F2"/>
    <w:rsid w:val="004D4CD0"/>
    <w:rsid w:val="004D54BD"/>
    <w:rsid w:val="004D56D8"/>
    <w:rsid w:val="004D6952"/>
    <w:rsid w:val="004D70C9"/>
    <w:rsid w:val="004D72D8"/>
    <w:rsid w:val="004D72F3"/>
    <w:rsid w:val="004E0E2F"/>
    <w:rsid w:val="004E2635"/>
    <w:rsid w:val="004E5BD3"/>
    <w:rsid w:val="004E6B71"/>
    <w:rsid w:val="004E6E97"/>
    <w:rsid w:val="004F24B3"/>
    <w:rsid w:val="004F42CB"/>
    <w:rsid w:val="004F5302"/>
    <w:rsid w:val="00500CAD"/>
    <w:rsid w:val="00501C2E"/>
    <w:rsid w:val="00501D41"/>
    <w:rsid w:val="00502483"/>
    <w:rsid w:val="00502AF9"/>
    <w:rsid w:val="005035AA"/>
    <w:rsid w:val="00504845"/>
    <w:rsid w:val="00507D47"/>
    <w:rsid w:val="005100CD"/>
    <w:rsid w:val="005127D4"/>
    <w:rsid w:val="00514F0F"/>
    <w:rsid w:val="005177B9"/>
    <w:rsid w:val="00517B31"/>
    <w:rsid w:val="00517E9E"/>
    <w:rsid w:val="00521957"/>
    <w:rsid w:val="0052250B"/>
    <w:rsid w:val="00525F99"/>
    <w:rsid w:val="005264BB"/>
    <w:rsid w:val="0052662B"/>
    <w:rsid w:val="00526C01"/>
    <w:rsid w:val="005273D7"/>
    <w:rsid w:val="00532263"/>
    <w:rsid w:val="00532DDB"/>
    <w:rsid w:val="005339D9"/>
    <w:rsid w:val="00535879"/>
    <w:rsid w:val="00540093"/>
    <w:rsid w:val="005437D4"/>
    <w:rsid w:val="005448AE"/>
    <w:rsid w:val="00544BC2"/>
    <w:rsid w:val="0054554E"/>
    <w:rsid w:val="00545B94"/>
    <w:rsid w:val="0054648B"/>
    <w:rsid w:val="005475AF"/>
    <w:rsid w:val="005506A9"/>
    <w:rsid w:val="00550E65"/>
    <w:rsid w:val="00551022"/>
    <w:rsid w:val="0055618E"/>
    <w:rsid w:val="00557761"/>
    <w:rsid w:val="00561B09"/>
    <w:rsid w:val="005654AE"/>
    <w:rsid w:val="00571A3D"/>
    <w:rsid w:val="00577A38"/>
    <w:rsid w:val="00577C70"/>
    <w:rsid w:val="005802E8"/>
    <w:rsid w:val="0058355A"/>
    <w:rsid w:val="005876A0"/>
    <w:rsid w:val="005938D7"/>
    <w:rsid w:val="00593F02"/>
    <w:rsid w:val="00596946"/>
    <w:rsid w:val="00597994"/>
    <w:rsid w:val="005A0969"/>
    <w:rsid w:val="005A2AED"/>
    <w:rsid w:val="005A2CB3"/>
    <w:rsid w:val="005A41CF"/>
    <w:rsid w:val="005A4877"/>
    <w:rsid w:val="005A7BA7"/>
    <w:rsid w:val="005B0022"/>
    <w:rsid w:val="005B1FA4"/>
    <w:rsid w:val="005B5298"/>
    <w:rsid w:val="005B5E05"/>
    <w:rsid w:val="005B7427"/>
    <w:rsid w:val="005B7724"/>
    <w:rsid w:val="005C0B86"/>
    <w:rsid w:val="005C1D0E"/>
    <w:rsid w:val="005D1E0E"/>
    <w:rsid w:val="005D31DD"/>
    <w:rsid w:val="005D3471"/>
    <w:rsid w:val="005D372C"/>
    <w:rsid w:val="005D76FA"/>
    <w:rsid w:val="005E08CA"/>
    <w:rsid w:val="005E1B68"/>
    <w:rsid w:val="005E1BD8"/>
    <w:rsid w:val="005E207B"/>
    <w:rsid w:val="005E2598"/>
    <w:rsid w:val="005E4099"/>
    <w:rsid w:val="005E74F5"/>
    <w:rsid w:val="005F017B"/>
    <w:rsid w:val="005F0BCB"/>
    <w:rsid w:val="005F4E4B"/>
    <w:rsid w:val="005F54E3"/>
    <w:rsid w:val="005F7345"/>
    <w:rsid w:val="005F79D3"/>
    <w:rsid w:val="00600268"/>
    <w:rsid w:val="00600340"/>
    <w:rsid w:val="00601A48"/>
    <w:rsid w:val="00601CAE"/>
    <w:rsid w:val="00603684"/>
    <w:rsid w:val="00605C6D"/>
    <w:rsid w:val="0061092F"/>
    <w:rsid w:val="00612D53"/>
    <w:rsid w:val="006136F5"/>
    <w:rsid w:val="00613892"/>
    <w:rsid w:val="00616318"/>
    <w:rsid w:val="006177F2"/>
    <w:rsid w:val="00620C4D"/>
    <w:rsid w:val="006228D9"/>
    <w:rsid w:val="00625AAC"/>
    <w:rsid w:val="00627186"/>
    <w:rsid w:val="006274D6"/>
    <w:rsid w:val="00627FFD"/>
    <w:rsid w:val="0063121F"/>
    <w:rsid w:val="00631890"/>
    <w:rsid w:val="00634875"/>
    <w:rsid w:val="00641D1F"/>
    <w:rsid w:val="006473D8"/>
    <w:rsid w:val="00651536"/>
    <w:rsid w:val="00652005"/>
    <w:rsid w:val="006540FF"/>
    <w:rsid w:val="00655503"/>
    <w:rsid w:val="0065576D"/>
    <w:rsid w:val="00656601"/>
    <w:rsid w:val="00656859"/>
    <w:rsid w:val="0065704D"/>
    <w:rsid w:val="00665EC0"/>
    <w:rsid w:val="006662AF"/>
    <w:rsid w:val="0066680C"/>
    <w:rsid w:val="00666BA1"/>
    <w:rsid w:val="006725DF"/>
    <w:rsid w:val="006725F7"/>
    <w:rsid w:val="00673E5D"/>
    <w:rsid w:val="00673F24"/>
    <w:rsid w:val="00675061"/>
    <w:rsid w:val="00676D44"/>
    <w:rsid w:val="00677E2F"/>
    <w:rsid w:val="006839AB"/>
    <w:rsid w:val="00686400"/>
    <w:rsid w:val="00686F10"/>
    <w:rsid w:val="00690D52"/>
    <w:rsid w:val="006910AE"/>
    <w:rsid w:val="00691965"/>
    <w:rsid w:val="006932F0"/>
    <w:rsid w:val="00695D8C"/>
    <w:rsid w:val="00697473"/>
    <w:rsid w:val="006A0441"/>
    <w:rsid w:val="006A2033"/>
    <w:rsid w:val="006A2722"/>
    <w:rsid w:val="006A60B8"/>
    <w:rsid w:val="006A7059"/>
    <w:rsid w:val="006B1C12"/>
    <w:rsid w:val="006B27A3"/>
    <w:rsid w:val="006D151A"/>
    <w:rsid w:val="006D17E5"/>
    <w:rsid w:val="006D38DF"/>
    <w:rsid w:val="006D46FD"/>
    <w:rsid w:val="006D5937"/>
    <w:rsid w:val="006E129C"/>
    <w:rsid w:val="006E28D6"/>
    <w:rsid w:val="006E3819"/>
    <w:rsid w:val="006E53A2"/>
    <w:rsid w:val="006E62DC"/>
    <w:rsid w:val="006E6D1F"/>
    <w:rsid w:val="006F05BB"/>
    <w:rsid w:val="006F185D"/>
    <w:rsid w:val="006F3480"/>
    <w:rsid w:val="006F47FE"/>
    <w:rsid w:val="006F504C"/>
    <w:rsid w:val="006F5E41"/>
    <w:rsid w:val="006F6929"/>
    <w:rsid w:val="00700E57"/>
    <w:rsid w:val="007026D2"/>
    <w:rsid w:val="0070274B"/>
    <w:rsid w:val="007034DB"/>
    <w:rsid w:val="00704911"/>
    <w:rsid w:val="00704FA3"/>
    <w:rsid w:val="00705745"/>
    <w:rsid w:val="00706F1F"/>
    <w:rsid w:val="007106A2"/>
    <w:rsid w:val="00710A78"/>
    <w:rsid w:val="007112CC"/>
    <w:rsid w:val="0071210A"/>
    <w:rsid w:val="0071662C"/>
    <w:rsid w:val="00721DEA"/>
    <w:rsid w:val="007222FB"/>
    <w:rsid w:val="00723CA6"/>
    <w:rsid w:val="00726CC6"/>
    <w:rsid w:val="007276F9"/>
    <w:rsid w:val="00727F50"/>
    <w:rsid w:val="00730E49"/>
    <w:rsid w:val="007317B2"/>
    <w:rsid w:val="00734E6D"/>
    <w:rsid w:val="00735397"/>
    <w:rsid w:val="00737671"/>
    <w:rsid w:val="00737E8D"/>
    <w:rsid w:val="00741776"/>
    <w:rsid w:val="00741DE9"/>
    <w:rsid w:val="00743356"/>
    <w:rsid w:val="00743371"/>
    <w:rsid w:val="00743E4E"/>
    <w:rsid w:val="0074637E"/>
    <w:rsid w:val="00747050"/>
    <w:rsid w:val="0074785C"/>
    <w:rsid w:val="00750BC7"/>
    <w:rsid w:val="00751B9A"/>
    <w:rsid w:val="007528CE"/>
    <w:rsid w:val="00753EE0"/>
    <w:rsid w:val="007541E0"/>
    <w:rsid w:val="00754C11"/>
    <w:rsid w:val="007552D7"/>
    <w:rsid w:val="00756C80"/>
    <w:rsid w:val="007572B3"/>
    <w:rsid w:val="00757D4E"/>
    <w:rsid w:val="00760DAC"/>
    <w:rsid w:val="00761F73"/>
    <w:rsid w:val="007635F0"/>
    <w:rsid w:val="007637BE"/>
    <w:rsid w:val="0076464C"/>
    <w:rsid w:val="00766B6E"/>
    <w:rsid w:val="00771D50"/>
    <w:rsid w:val="00771ED2"/>
    <w:rsid w:val="007725FC"/>
    <w:rsid w:val="00772EAE"/>
    <w:rsid w:val="00773DA5"/>
    <w:rsid w:val="007744E8"/>
    <w:rsid w:val="007818F0"/>
    <w:rsid w:val="00785185"/>
    <w:rsid w:val="00792327"/>
    <w:rsid w:val="00792548"/>
    <w:rsid w:val="0079348A"/>
    <w:rsid w:val="00793567"/>
    <w:rsid w:val="00794E06"/>
    <w:rsid w:val="00795F3D"/>
    <w:rsid w:val="007960D2"/>
    <w:rsid w:val="007977A6"/>
    <w:rsid w:val="00797F12"/>
    <w:rsid w:val="007A01FD"/>
    <w:rsid w:val="007A5F29"/>
    <w:rsid w:val="007A5FAF"/>
    <w:rsid w:val="007A708F"/>
    <w:rsid w:val="007A7443"/>
    <w:rsid w:val="007B0395"/>
    <w:rsid w:val="007B03FA"/>
    <w:rsid w:val="007B35EF"/>
    <w:rsid w:val="007B493D"/>
    <w:rsid w:val="007B5A5E"/>
    <w:rsid w:val="007B63C3"/>
    <w:rsid w:val="007B71DD"/>
    <w:rsid w:val="007B75C0"/>
    <w:rsid w:val="007C00AB"/>
    <w:rsid w:val="007C1CFC"/>
    <w:rsid w:val="007C3C2B"/>
    <w:rsid w:val="007C43AC"/>
    <w:rsid w:val="007C65A4"/>
    <w:rsid w:val="007D170D"/>
    <w:rsid w:val="007D237D"/>
    <w:rsid w:val="007D6C4B"/>
    <w:rsid w:val="007E013E"/>
    <w:rsid w:val="007E02FA"/>
    <w:rsid w:val="007E37D6"/>
    <w:rsid w:val="007E5C6E"/>
    <w:rsid w:val="007E7076"/>
    <w:rsid w:val="007E710D"/>
    <w:rsid w:val="007F03C1"/>
    <w:rsid w:val="007F1D2D"/>
    <w:rsid w:val="007F236C"/>
    <w:rsid w:val="007F3BF1"/>
    <w:rsid w:val="008003A0"/>
    <w:rsid w:val="00800882"/>
    <w:rsid w:val="00802BF8"/>
    <w:rsid w:val="00804A8D"/>
    <w:rsid w:val="0080587E"/>
    <w:rsid w:val="00807B88"/>
    <w:rsid w:val="008121AB"/>
    <w:rsid w:val="008137F0"/>
    <w:rsid w:val="00815311"/>
    <w:rsid w:val="0081622D"/>
    <w:rsid w:val="00816363"/>
    <w:rsid w:val="00817119"/>
    <w:rsid w:val="00820065"/>
    <w:rsid w:val="00822A04"/>
    <w:rsid w:val="00822B40"/>
    <w:rsid w:val="008259C6"/>
    <w:rsid w:val="00826608"/>
    <w:rsid w:val="00830AE3"/>
    <w:rsid w:val="00832A11"/>
    <w:rsid w:val="00836566"/>
    <w:rsid w:val="00836816"/>
    <w:rsid w:val="008373B6"/>
    <w:rsid w:val="008402A4"/>
    <w:rsid w:val="00841EA3"/>
    <w:rsid w:val="00842499"/>
    <w:rsid w:val="008440FC"/>
    <w:rsid w:val="008455DA"/>
    <w:rsid w:val="008462D9"/>
    <w:rsid w:val="00846857"/>
    <w:rsid w:val="00847C6D"/>
    <w:rsid w:val="00847F83"/>
    <w:rsid w:val="00851A3A"/>
    <w:rsid w:val="00853521"/>
    <w:rsid w:val="00853BC7"/>
    <w:rsid w:val="008620B6"/>
    <w:rsid w:val="0086501E"/>
    <w:rsid w:val="0086547C"/>
    <w:rsid w:val="00866310"/>
    <w:rsid w:val="008672D3"/>
    <w:rsid w:val="008703C3"/>
    <w:rsid w:val="008737E8"/>
    <w:rsid w:val="00873F5F"/>
    <w:rsid w:val="008765E4"/>
    <w:rsid w:val="008771D8"/>
    <w:rsid w:val="00883C04"/>
    <w:rsid w:val="00884991"/>
    <w:rsid w:val="00891402"/>
    <w:rsid w:val="008917F9"/>
    <w:rsid w:val="00891D2B"/>
    <w:rsid w:val="008A01C3"/>
    <w:rsid w:val="008A378D"/>
    <w:rsid w:val="008A5F6E"/>
    <w:rsid w:val="008B118B"/>
    <w:rsid w:val="008B3375"/>
    <w:rsid w:val="008B33D9"/>
    <w:rsid w:val="008B3E4D"/>
    <w:rsid w:val="008B64DF"/>
    <w:rsid w:val="008B6759"/>
    <w:rsid w:val="008B7C2A"/>
    <w:rsid w:val="008B7D17"/>
    <w:rsid w:val="008C0621"/>
    <w:rsid w:val="008C14CB"/>
    <w:rsid w:val="008C1D68"/>
    <w:rsid w:val="008C2058"/>
    <w:rsid w:val="008C5B29"/>
    <w:rsid w:val="008C5FFF"/>
    <w:rsid w:val="008C74DB"/>
    <w:rsid w:val="008D0522"/>
    <w:rsid w:val="008D0E2D"/>
    <w:rsid w:val="008D23A4"/>
    <w:rsid w:val="008D3D46"/>
    <w:rsid w:val="008D5D37"/>
    <w:rsid w:val="008D7406"/>
    <w:rsid w:val="008E1E92"/>
    <w:rsid w:val="008E4525"/>
    <w:rsid w:val="008E6405"/>
    <w:rsid w:val="008F2E91"/>
    <w:rsid w:val="008F6526"/>
    <w:rsid w:val="008F73D3"/>
    <w:rsid w:val="0090015F"/>
    <w:rsid w:val="00904748"/>
    <w:rsid w:val="00907632"/>
    <w:rsid w:val="00910116"/>
    <w:rsid w:val="00910E28"/>
    <w:rsid w:val="0091115E"/>
    <w:rsid w:val="009117D3"/>
    <w:rsid w:val="00912283"/>
    <w:rsid w:val="009138BA"/>
    <w:rsid w:val="00915994"/>
    <w:rsid w:val="00916044"/>
    <w:rsid w:val="00922CAD"/>
    <w:rsid w:val="00924FE6"/>
    <w:rsid w:val="00925627"/>
    <w:rsid w:val="00927014"/>
    <w:rsid w:val="00934B21"/>
    <w:rsid w:val="0093568E"/>
    <w:rsid w:val="009358BB"/>
    <w:rsid w:val="009360E3"/>
    <w:rsid w:val="00937656"/>
    <w:rsid w:val="00937F43"/>
    <w:rsid w:val="00940B37"/>
    <w:rsid w:val="00942FDB"/>
    <w:rsid w:val="00943D0B"/>
    <w:rsid w:val="009447CE"/>
    <w:rsid w:val="009552A9"/>
    <w:rsid w:val="009573EA"/>
    <w:rsid w:val="009574BA"/>
    <w:rsid w:val="009622F0"/>
    <w:rsid w:val="00966A42"/>
    <w:rsid w:val="00967393"/>
    <w:rsid w:val="00971A1F"/>
    <w:rsid w:val="009723D4"/>
    <w:rsid w:val="00972AC3"/>
    <w:rsid w:val="00972CB2"/>
    <w:rsid w:val="00973D59"/>
    <w:rsid w:val="009746D4"/>
    <w:rsid w:val="00975CD9"/>
    <w:rsid w:val="00977A8F"/>
    <w:rsid w:val="00980099"/>
    <w:rsid w:val="0098071E"/>
    <w:rsid w:val="009813B3"/>
    <w:rsid w:val="00983855"/>
    <w:rsid w:val="0098600A"/>
    <w:rsid w:val="00986839"/>
    <w:rsid w:val="00986B4B"/>
    <w:rsid w:val="0099066A"/>
    <w:rsid w:val="00990F30"/>
    <w:rsid w:val="009931F6"/>
    <w:rsid w:val="009939AF"/>
    <w:rsid w:val="00994303"/>
    <w:rsid w:val="009958C3"/>
    <w:rsid w:val="009A202D"/>
    <w:rsid w:val="009A2F0E"/>
    <w:rsid w:val="009A36DF"/>
    <w:rsid w:val="009A70C4"/>
    <w:rsid w:val="009B0F68"/>
    <w:rsid w:val="009B1AA2"/>
    <w:rsid w:val="009B3A2E"/>
    <w:rsid w:val="009B3E18"/>
    <w:rsid w:val="009B522A"/>
    <w:rsid w:val="009D14C1"/>
    <w:rsid w:val="009D21AD"/>
    <w:rsid w:val="009D22C2"/>
    <w:rsid w:val="009D27B4"/>
    <w:rsid w:val="009D31E0"/>
    <w:rsid w:val="009E08C5"/>
    <w:rsid w:val="009E24B9"/>
    <w:rsid w:val="009E2844"/>
    <w:rsid w:val="009E2BCE"/>
    <w:rsid w:val="009E7797"/>
    <w:rsid w:val="009F0C77"/>
    <w:rsid w:val="009F1C5B"/>
    <w:rsid w:val="009F68C5"/>
    <w:rsid w:val="009F6AB6"/>
    <w:rsid w:val="009F7318"/>
    <w:rsid w:val="009F738B"/>
    <w:rsid w:val="009F7731"/>
    <w:rsid w:val="00A10CDB"/>
    <w:rsid w:val="00A1722D"/>
    <w:rsid w:val="00A217CB"/>
    <w:rsid w:val="00A21855"/>
    <w:rsid w:val="00A2425C"/>
    <w:rsid w:val="00A243AF"/>
    <w:rsid w:val="00A24BC7"/>
    <w:rsid w:val="00A26843"/>
    <w:rsid w:val="00A26D4A"/>
    <w:rsid w:val="00A31371"/>
    <w:rsid w:val="00A33852"/>
    <w:rsid w:val="00A3779D"/>
    <w:rsid w:val="00A423E6"/>
    <w:rsid w:val="00A4662C"/>
    <w:rsid w:val="00A505F1"/>
    <w:rsid w:val="00A51365"/>
    <w:rsid w:val="00A522D3"/>
    <w:rsid w:val="00A5300D"/>
    <w:rsid w:val="00A53EC0"/>
    <w:rsid w:val="00A55311"/>
    <w:rsid w:val="00A55648"/>
    <w:rsid w:val="00A55796"/>
    <w:rsid w:val="00A56493"/>
    <w:rsid w:val="00A65591"/>
    <w:rsid w:val="00A669E4"/>
    <w:rsid w:val="00A7011C"/>
    <w:rsid w:val="00A745C0"/>
    <w:rsid w:val="00A754B5"/>
    <w:rsid w:val="00A75845"/>
    <w:rsid w:val="00A772EF"/>
    <w:rsid w:val="00A77400"/>
    <w:rsid w:val="00A84944"/>
    <w:rsid w:val="00A8633C"/>
    <w:rsid w:val="00A87ABD"/>
    <w:rsid w:val="00A90C4F"/>
    <w:rsid w:val="00A95F91"/>
    <w:rsid w:val="00A96DAE"/>
    <w:rsid w:val="00A970BC"/>
    <w:rsid w:val="00A97741"/>
    <w:rsid w:val="00A97CBC"/>
    <w:rsid w:val="00AA168B"/>
    <w:rsid w:val="00AA19AB"/>
    <w:rsid w:val="00AA1FFA"/>
    <w:rsid w:val="00AA4E15"/>
    <w:rsid w:val="00AB036E"/>
    <w:rsid w:val="00AB1A73"/>
    <w:rsid w:val="00AB20FD"/>
    <w:rsid w:val="00AB224F"/>
    <w:rsid w:val="00AB3068"/>
    <w:rsid w:val="00AB42B3"/>
    <w:rsid w:val="00AB48C9"/>
    <w:rsid w:val="00AB6D12"/>
    <w:rsid w:val="00AC17ED"/>
    <w:rsid w:val="00AC5C1E"/>
    <w:rsid w:val="00AD01F7"/>
    <w:rsid w:val="00AD3454"/>
    <w:rsid w:val="00AD36F6"/>
    <w:rsid w:val="00AE1C49"/>
    <w:rsid w:val="00AE3C54"/>
    <w:rsid w:val="00AE40E3"/>
    <w:rsid w:val="00AE735E"/>
    <w:rsid w:val="00AE7B8B"/>
    <w:rsid w:val="00AE7BB5"/>
    <w:rsid w:val="00AE7CDA"/>
    <w:rsid w:val="00AF03BD"/>
    <w:rsid w:val="00AF1FE6"/>
    <w:rsid w:val="00AF2117"/>
    <w:rsid w:val="00AF5E24"/>
    <w:rsid w:val="00AF702C"/>
    <w:rsid w:val="00AF7B26"/>
    <w:rsid w:val="00B11DD5"/>
    <w:rsid w:val="00B15765"/>
    <w:rsid w:val="00B2014F"/>
    <w:rsid w:val="00B202C9"/>
    <w:rsid w:val="00B20B80"/>
    <w:rsid w:val="00B216FF"/>
    <w:rsid w:val="00B22428"/>
    <w:rsid w:val="00B23081"/>
    <w:rsid w:val="00B278CA"/>
    <w:rsid w:val="00B30B7E"/>
    <w:rsid w:val="00B32BD3"/>
    <w:rsid w:val="00B3446A"/>
    <w:rsid w:val="00B34CC4"/>
    <w:rsid w:val="00B34FAF"/>
    <w:rsid w:val="00B379FD"/>
    <w:rsid w:val="00B41839"/>
    <w:rsid w:val="00B4379C"/>
    <w:rsid w:val="00B47411"/>
    <w:rsid w:val="00B47E6F"/>
    <w:rsid w:val="00B51A46"/>
    <w:rsid w:val="00B51B0A"/>
    <w:rsid w:val="00B525D6"/>
    <w:rsid w:val="00B557E2"/>
    <w:rsid w:val="00B60409"/>
    <w:rsid w:val="00B64F4F"/>
    <w:rsid w:val="00B664E7"/>
    <w:rsid w:val="00B715DB"/>
    <w:rsid w:val="00B71FBC"/>
    <w:rsid w:val="00B73D89"/>
    <w:rsid w:val="00B745B1"/>
    <w:rsid w:val="00B750D2"/>
    <w:rsid w:val="00B76B33"/>
    <w:rsid w:val="00B76CBA"/>
    <w:rsid w:val="00B77534"/>
    <w:rsid w:val="00B80F7A"/>
    <w:rsid w:val="00B80FC6"/>
    <w:rsid w:val="00B817D8"/>
    <w:rsid w:val="00B84041"/>
    <w:rsid w:val="00B84D06"/>
    <w:rsid w:val="00B86655"/>
    <w:rsid w:val="00B874D6"/>
    <w:rsid w:val="00B93447"/>
    <w:rsid w:val="00B953AC"/>
    <w:rsid w:val="00B9545C"/>
    <w:rsid w:val="00B96A01"/>
    <w:rsid w:val="00BA2CD4"/>
    <w:rsid w:val="00BA4CDF"/>
    <w:rsid w:val="00BA5767"/>
    <w:rsid w:val="00BA5B57"/>
    <w:rsid w:val="00BA77F8"/>
    <w:rsid w:val="00BB187F"/>
    <w:rsid w:val="00BC14F2"/>
    <w:rsid w:val="00BC1EB4"/>
    <w:rsid w:val="00BC3C28"/>
    <w:rsid w:val="00BC507F"/>
    <w:rsid w:val="00BC5A2B"/>
    <w:rsid w:val="00BD0196"/>
    <w:rsid w:val="00BD0451"/>
    <w:rsid w:val="00BD09DC"/>
    <w:rsid w:val="00BD3764"/>
    <w:rsid w:val="00BD37AC"/>
    <w:rsid w:val="00BD38C0"/>
    <w:rsid w:val="00BD3A91"/>
    <w:rsid w:val="00BD45BF"/>
    <w:rsid w:val="00BD49D1"/>
    <w:rsid w:val="00BD7136"/>
    <w:rsid w:val="00BE2D3E"/>
    <w:rsid w:val="00BE31BB"/>
    <w:rsid w:val="00BE3555"/>
    <w:rsid w:val="00BE5D6B"/>
    <w:rsid w:val="00BF1DE7"/>
    <w:rsid w:val="00BF6324"/>
    <w:rsid w:val="00BF772E"/>
    <w:rsid w:val="00BF7820"/>
    <w:rsid w:val="00C058BD"/>
    <w:rsid w:val="00C071B3"/>
    <w:rsid w:val="00C1067D"/>
    <w:rsid w:val="00C1085E"/>
    <w:rsid w:val="00C133CD"/>
    <w:rsid w:val="00C144D5"/>
    <w:rsid w:val="00C1481D"/>
    <w:rsid w:val="00C14F22"/>
    <w:rsid w:val="00C15487"/>
    <w:rsid w:val="00C174FB"/>
    <w:rsid w:val="00C20302"/>
    <w:rsid w:val="00C23FAA"/>
    <w:rsid w:val="00C249F9"/>
    <w:rsid w:val="00C24B4F"/>
    <w:rsid w:val="00C24E51"/>
    <w:rsid w:val="00C27981"/>
    <w:rsid w:val="00C27C66"/>
    <w:rsid w:val="00C31E15"/>
    <w:rsid w:val="00C3253D"/>
    <w:rsid w:val="00C32AD8"/>
    <w:rsid w:val="00C36CB5"/>
    <w:rsid w:val="00C37782"/>
    <w:rsid w:val="00C432E3"/>
    <w:rsid w:val="00C441AC"/>
    <w:rsid w:val="00C4435A"/>
    <w:rsid w:val="00C44BCD"/>
    <w:rsid w:val="00C44E0A"/>
    <w:rsid w:val="00C47738"/>
    <w:rsid w:val="00C47A57"/>
    <w:rsid w:val="00C50DD0"/>
    <w:rsid w:val="00C51369"/>
    <w:rsid w:val="00C51E47"/>
    <w:rsid w:val="00C53FEB"/>
    <w:rsid w:val="00C55CBE"/>
    <w:rsid w:val="00C5709E"/>
    <w:rsid w:val="00C57166"/>
    <w:rsid w:val="00C60D5A"/>
    <w:rsid w:val="00C62519"/>
    <w:rsid w:val="00C6307A"/>
    <w:rsid w:val="00C64607"/>
    <w:rsid w:val="00C64D75"/>
    <w:rsid w:val="00C67375"/>
    <w:rsid w:val="00C67D31"/>
    <w:rsid w:val="00C766CD"/>
    <w:rsid w:val="00C76E12"/>
    <w:rsid w:val="00C77AFF"/>
    <w:rsid w:val="00C77D99"/>
    <w:rsid w:val="00C8117E"/>
    <w:rsid w:val="00C82C49"/>
    <w:rsid w:val="00C82CC0"/>
    <w:rsid w:val="00C85E3B"/>
    <w:rsid w:val="00C86E64"/>
    <w:rsid w:val="00C877B0"/>
    <w:rsid w:val="00C91781"/>
    <w:rsid w:val="00C928FE"/>
    <w:rsid w:val="00C93964"/>
    <w:rsid w:val="00C939F6"/>
    <w:rsid w:val="00C9661A"/>
    <w:rsid w:val="00CA0211"/>
    <w:rsid w:val="00CA0C15"/>
    <w:rsid w:val="00CA14F5"/>
    <w:rsid w:val="00CA162E"/>
    <w:rsid w:val="00CA1E29"/>
    <w:rsid w:val="00CA4345"/>
    <w:rsid w:val="00CA4FA4"/>
    <w:rsid w:val="00CA50F6"/>
    <w:rsid w:val="00CA6E69"/>
    <w:rsid w:val="00CB128A"/>
    <w:rsid w:val="00CB1777"/>
    <w:rsid w:val="00CB322E"/>
    <w:rsid w:val="00CB3923"/>
    <w:rsid w:val="00CB4CDA"/>
    <w:rsid w:val="00CB7990"/>
    <w:rsid w:val="00CC3AF3"/>
    <w:rsid w:val="00CD0DDD"/>
    <w:rsid w:val="00CD5059"/>
    <w:rsid w:val="00CD7089"/>
    <w:rsid w:val="00CD7193"/>
    <w:rsid w:val="00CD73A7"/>
    <w:rsid w:val="00CE222C"/>
    <w:rsid w:val="00CE3295"/>
    <w:rsid w:val="00CE3918"/>
    <w:rsid w:val="00CE47F3"/>
    <w:rsid w:val="00CE50FA"/>
    <w:rsid w:val="00CE6C7B"/>
    <w:rsid w:val="00CF0119"/>
    <w:rsid w:val="00CF10FD"/>
    <w:rsid w:val="00CF1779"/>
    <w:rsid w:val="00CF1A78"/>
    <w:rsid w:val="00CF377D"/>
    <w:rsid w:val="00D02D3F"/>
    <w:rsid w:val="00D05B09"/>
    <w:rsid w:val="00D06324"/>
    <w:rsid w:val="00D129EE"/>
    <w:rsid w:val="00D136E6"/>
    <w:rsid w:val="00D14EB8"/>
    <w:rsid w:val="00D1644E"/>
    <w:rsid w:val="00D23172"/>
    <w:rsid w:val="00D233E1"/>
    <w:rsid w:val="00D31248"/>
    <w:rsid w:val="00D333EC"/>
    <w:rsid w:val="00D35175"/>
    <w:rsid w:val="00D35B6F"/>
    <w:rsid w:val="00D370A4"/>
    <w:rsid w:val="00D37609"/>
    <w:rsid w:val="00D40071"/>
    <w:rsid w:val="00D41D11"/>
    <w:rsid w:val="00D437DE"/>
    <w:rsid w:val="00D45C10"/>
    <w:rsid w:val="00D45F24"/>
    <w:rsid w:val="00D46C19"/>
    <w:rsid w:val="00D50ECC"/>
    <w:rsid w:val="00D54825"/>
    <w:rsid w:val="00D54D71"/>
    <w:rsid w:val="00D55AEE"/>
    <w:rsid w:val="00D56E7D"/>
    <w:rsid w:val="00D60863"/>
    <w:rsid w:val="00D60A13"/>
    <w:rsid w:val="00D60FC3"/>
    <w:rsid w:val="00D61256"/>
    <w:rsid w:val="00D62237"/>
    <w:rsid w:val="00D62808"/>
    <w:rsid w:val="00D637C0"/>
    <w:rsid w:val="00D65020"/>
    <w:rsid w:val="00D66A27"/>
    <w:rsid w:val="00D70153"/>
    <w:rsid w:val="00D70BAB"/>
    <w:rsid w:val="00D74817"/>
    <w:rsid w:val="00D74976"/>
    <w:rsid w:val="00D76A78"/>
    <w:rsid w:val="00D77DA9"/>
    <w:rsid w:val="00D82948"/>
    <w:rsid w:val="00D82B70"/>
    <w:rsid w:val="00D85242"/>
    <w:rsid w:val="00D85E4A"/>
    <w:rsid w:val="00D87D73"/>
    <w:rsid w:val="00D9036E"/>
    <w:rsid w:val="00D906F1"/>
    <w:rsid w:val="00D90ECB"/>
    <w:rsid w:val="00D920DB"/>
    <w:rsid w:val="00D92188"/>
    <w:rsid w:val="00D92B6B"/>
    <w:rsid w:val="00D936CA"/>
    <w:rsid w:val="00DA0310"/>
    <w:rsid w:val="00DA1A1B"/>
    <w:rsid w:val="00DA56DE"/>
    <w:rsid w:val="00DA7810"/>
    <w:rsid w:val="00DB1C94"/>
    <w:rsid w:val="00DB1F3E"/>
    <w:rsid w:val="00DB48CA"/>
    <w:rsid w:val="00DB78EB"/>
    <w:rsid w:val="00DB7D3F"/>
    <w:rsid w:val="00DC2676"/>
    <w:rsid w:val="00DC3834"/>
    <w:rsid w:val="00DC611D"/>
    <w:rsid w:val="00DC6BD5"/>
    <w:rsid w:val="00DD0848"/>
    <w:rsid w:val="00DD1070"/>
    <w:rsid w:val="00DD24E3"/>
    <w:rsid w:val="00DD2D95"/>
    <w:rsid w:val="00DE0794"/>
    <w:rsid w:val="00DE18CD"/>
    <w:rsid w:val="00DE474B"/>
    <w:rsid w:val="00DF08BB"/>
    <w:rsid w:val="00DF0C78"/>
    <w:rsid w:val="00DF27DA"/>
    <w:rsid w:val="00DF3E30"/>
    <w:rsid w:val="00DF45C4"/>
    <w:rsid w:val="00DF4F92"/>
    <w:rsid w:val="00DF61E2"/>
    <w:rsid w:val="00DF7630"/>
    <w:rsid w:val="00E0084B"/>
    <w:rsid w:val="00E00B03"/>
    <w:rsid w:val="00E028D8"/>
    <w:rsid w:val="00E0571A"/>
    <w:rsid w:val="00E07B7D"/>
    <w:rsid w:val="00E11DEA"/>
    <w:rsid w:val="00E16209"/>
    <w:rsid w:val="00E1738F"/>
    <w:rsid w:val="00E22A0A"/>
    <w:rsid w:val="00E22BB1"/>
    <w:rsid w:val="00E2320F"/>
    <w:rsid w:val="00E25A7E"/>
    <w:rsid w:val="00E25E2F"/>
    <w:rsid w:val="00E33444"/>
    <w:rsid w:val="00E36764"/>
    <w:rsid w:val="00E373BE"/>
    <w:rsid w:val="00E425E1"/>
    <w:rsid w:val="00E43578"/>
    <w:rsid w:val="00E44817"/>
    <w:rsid w:val="00E4645E"/>
    <w:rsid w:val="00E466D5"/>
    <w:rsid w:val="00E467ED"/>
    <w:rsid w:val="00E521E8"/>
    <w:rsid w:val="00E53CF1"/>
    <w:rsid w:val="00E540BE"/>
    <w:rsid w:val="00E5570D"/>
    <w:rsid w:val="00E601D7"/>
    <w:rsid w:val="00E605A5"/>
    <w:rsid w:val="00E60F9B"/>
    <w:rsid w:val="00E707EB"/>
    <w:rsid w:val="00E72A28"/>
    <w:rsid w:val="00E72F1F"/>
    <w:rsid w:val="00E73984"/>
    <w:rsid w:val="00E73C30"/>
    <w:rsid w:val="00E73E07"/>
    <w:rsid w:val="00E7558D"/>
    <w:rsid w:val="00E7575D"/>
    <w:rsid w:val="00E758A3"/>
    <w:rsid w:val="00E77C45"/>
    <w:rsid w:val="00E809FB"/>
    <w:rsid w:val="00E81B99"/>
    <w:rsid w:val="00E82E2A"/>
    <w:rsid w:val="00E8311D"/>
    <w:rsid w:val="00E83F03"/>
    <w:rsid w:val="00E845DD"/>
    <w:rsid w:val="00E85334"/>
    <w:rsid w:val="00E853A0"/>
    <w:rsid w:val="00E8745C"/>
    <w:rsid w:val="00E90890"/>
    <w:rsid w:val="00E91322"/>
    <w:rsid w:val="00E9155E"/>
    <w:rsid w:val="00E93324"/>
    <w:rsid w:val="00E97E77"/>
    <w:rsid w:val="00E97F99"/>
    <w:rsid w:val="00EA20E8"/>
    <w:rsid w:val="00EA2115"/>
    <w:rsid w:val="00EA29C7"/>
    <w:rsid w:val="00EA697F"/>
    <w:rsid w:val="00EA7C8D"/>
    <w:rsid w:val="00EB5483"/>
    <w:rsid w:val="00EC125A"/>
    <w:rsid w:val="00EC2E4E"/>
    <w:rsid w:val="00EC40D6"/>
    <w:rsid w:val="00EC5A1F"/>
    <w:rsid w:val="00ED0BC3"/>
    <w:rsid w:val="00ED150E"/>
    <w:rsid w:val="00ED1551"/>
    <w:rsid w:val="00ED244E"/>
    <w:rsid w:val="00ED2B85"/>
    <w:rsid w:val="00ED2C16"/>
    <w:rsid w:val="00ED3302"/>
    <w:rsid w:val="00EE4CCB"/>
    <w:rsid w:val="00EE5834"/>
    <w:rsid w:val="00EE610E"/>
    <w:rsid w:val="00EE6B8D"/>
    <w:rsid w:val="00EF13C9"/>
    <w:rsid w:val="00EF2A52"/>
    <w:rsid w:val="00EF5C16"/>
    <w:rsid w:val="00EF6EC6"/>
    <w:rsid w:val="00F0086D"/>
    <w:rsid w:val="00F00B71"/>
    <w:rsid w:val="00F00CCA"/>
    <w:rsid w:val="00F06F4D"/>
    <w:rsid w:val="00F12E15"/>
    <w:rsid w:val="00F13C38"/>
    <w:rsid w:val="00F14210"/>
    <w:rsid w:val="00F15049"/>
    <w:rsid w:val="00F15204"/>
    <w:rsid w:val="00F201B9"/>
    <w:rsid w:val="00F23FD5"/>
    <w:rsid w:val="00F27333"/>
    <w:rsid w:val="00F30DB8"/>
    <w:rsid w:val="00F31528"/>
    <w:rsid w:val="00F3162B"/>
    <w:rsid w:val="00F34303"/>
    <w:rsid w:val="00F36261"/>
    <w:rsid w:val="00F402FE"/>
    <w:rsid w:val="00F415D6"/>
    <w:rsid w:val="00F41606"/>
    <w:rsid w:val="00F43C5D"/>
    <w:rsid w:val="00F4639A"/>
    <w:rsid w:val="00F465E0"/>
    <w:rsid w:val="00F51138"/>
    <w:rsid w:val="00F52624"/>
    <w:rsid w:val="00F528BD"/>
    <w:rsid w:val="00F56F42"/>
    <w:rsid w:val="00F57B3C"/>
    <w:rsid w:val="00F600E7"/>
    <w:rsid w:val="00F617FF"/>
    <w:rsid w:val="00F61DA7"/>
    <w:rsid w:val="00F63A48"/>
    <w:rsid w:val="00F63AB1"/>
    <w:rsid w:val="00F65AB4"/>
    <w:rsid w:val="00F73650"/>
    <w:rsid w:val="00F8051C"/>
    <w:rsid w:val="00F8450D"/>
    <w:rsid w:val="00F84983"/>
    <w:rsid w:val="00F92D2D"/>
    <w:rsid w:val="00F93927"/>
    <w:rsid w:val="00F93B3D"/>
    <w:rsid w:val="00F949D0"/>
    <w:rsid w:val="00F94ED5"/>
    <w:rsid w:val="00F9646F"/>
    <w:rsid w:val="00F9705E"/>
    <w:rsid w:val="00F97E5B"/>
    <w:rsid w:val="00FA4E11"/>
    <w:rsid w:val="00FA50C6"/>
    <w:rsid w:val="00FA7890"/>
    <w:rsid w:val="00FB11C2"/>
    <w:rsid w:val="00FB3F88"/>
    <w:rsid w:val="00FB4487"/>
    <w:rsid w:val="00FB4E20"/>
    <w:rsid w:val="00FB50E2"/>
    <w:rsid w:val="00FB5E03"/>
    <w:rsid w:val="00FB7F36"/>
    <w:rsid w:val="00FC137A"/>
    <w:rsid w:val="00FC13D8"/>
    <w:rsid w:val="00FC3361"/>
    <w:rsid w:val="00FC5C04"/>
    <w:rsid w:val="00FD0766"/>
    <w:rsid w:val="00FD495C"/>
    <w:rsid w:val="00FE014B"/>
    <w:rsid w:val="00FE0311"/>
    <w:rsid w:val="00FE07EB"/>
    <w:rsid w:val="00FE1BE3"/>
    <w:rsid w:val="00FE22E2"/>
    <w:rsid w:val="00FE6332"/>
    <w:rsid w:val="00FE6494"/>
    <w:rsid w:val="00FF0871"/>
    <w:rsid w:val="00FF110C"/>
    <w:rsid w:val="00FF1458"/>
    <w:rsid w:val="00FF2D35"/>
    <w:rsid w:val="00FF54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BA863E4"/>
  <w14:defaultImageDpi w14:val="32767"/>
  <w15:chartTrackingRefBased/>
  <w15:docId w15:val="{35AA38D4-57C0-E342-9B25-E80F8D2D95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4349E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349E3"/>
  </w:style>
  <w:style w:type="character" w:styleId="PageNumber">
    <w:name w:val="page number"/>
    <w:basedOn w:val="DefaultParagraphFont"/>
    <w:uiPriority w:val="99"/>
    <w:semiHidden/>
    <w:unhideWhenUsed/>
    <w:rsid w:val="004349E3"/>
  </w:style>
  <w:style w:type="paragraph" w:styleId="NoSpacing">
    <w:name w:val="No Spacing"/>
    <w:link w:val="NoSpacingChar"/>
    <w:uiPriority w:val="1"/>
    <w:qFormat/>
    <w:rsid w:val="007106A2"/>
    <w:rPr>
      <w:rFonts w:eastAsiaTheme="minorEastAsia"/>
      <w:sz w:val="22"/>
      <w:szCs w:val="22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7106A2"/>
    <w:rPr>
      <w:rFonts w:eastAsiaTheme="minorEastAsia"/>
      <w:sz w:val="22"/>
      <w:szCs w:val="22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8003A0"/>
    <w:pPr>
      <w:jc w:val="center"/>
    </w:pPr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003A0"/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8003A0"/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8003A0"/>
    <w:rPr>
      <w:rFonts w:ascii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344F82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rsid w:val="00344F82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65AB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65AB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65AB4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65AB4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65AB4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65AB4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700E57"/>
    <w:pPr>
      <w:tabs>
        <w:tab w:val="center" w:pos="4680"/>
        <w:tab w:val="right" w:pos="9360"/>
      </w:tabs>
    </w:pPr>
    <w:rPr>
      <w:rFonts w:ascii="Times New Roman" w:eastAsia="Times New Roman" w:hAnsi="Times New Roman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700E57"/>
    <w:rPr>
      <w:rFonts w:ascii="Times New Roman" w:eastAsia="Times New Roman" w:hAnsi="Times New Roman" w:cs="Times New Roman"/>
    </w:rPr>
  </w:style>
  <w:style w:type="character" w:styleId="FollowedHyperlink">
    <w:name w:val="FollowedHyperlink"/>
    <w:basedOn w:val="DefaultParagraphFont"/>
    <w:uiPriority w:val="99"/>
    <w:semiHidden/>
    <w:unhideWhenUsed/>
    <w:rsid w:val="00700E57"/>
    <w:rPr>
      <w:color w:val="954F72" w:themeColor="followed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700E5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700E57"/>
    <w:rPr>
      <w:rFonts w:ascii="Courier New" w:eastAsia="Times New Roman" w:hAnsi="Courier New" w:cs="Courier New"/>
      <w:sz w:val="20"/>
      <w:szCs w:val="20"/>
    </w:rPr>
  </w:style>
  <w:style w:type="paragraph" w:styleId="ListParagraph">
    <w:name w:val="List Paragraph"/>
    <w:basedOn w:val="Normal"/>
    <w:uiPriority w:val="34"/>
    <w:qFormat/>
    <w:rsid w:val="00915994"/>
    <w:pPr>
      <w:ind w:left="720"/>
      <w:contextualSpacing/>
    </w:pPr>
  </w:style>
  <w:style w:type="table" w:styleId="TableGrid">
    <w:name w:val="Table Grid"/>
    <w:basedOn w:val="TableNormal"/>
    <w:uiPriority w:val="39"/>
    <w:rsid w:val="009E779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487BB5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5F9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5F99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F73D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F73D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F73D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F73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F73D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60863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D7136"/>
    <w:rPr>
      <w:color w:val="605E5C"/>
      <w:shd w:val="clear" w:color="auto" w:fill="E1DFDD"/>
    </w:rPr>
  </w:style>
  <w:style w:type="table" w:styleId="PlainTable2">
    <w:name w:val="Plain Table 2"/>
    <w:basedOn w:val="TableNormal"/>
    <w:uiPriority w:val="42"/>
    <w:rsid w:val="00743371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Light">
    <w:name w:val="Grid Table Light"/>
    <w:basedOn w:val="TableNormal"/>
    <w:uiPriority w:val="40"/>
    <w:rsid w:val="00743371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3">
    <w:name w:val="Plain Table 3"/>
    <w:basedOn w:val="TableNormal"/>
    <w:uiPriority w:val="43"/>
    <w:rsid w:val="00743371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NormalWeb">
    <w:name w:val="Normal (Web)"/>
    <w:basedOn w:val="Normal"/>
    <w:uiPriority w:val="99"/>
    <w:unhideWhenUsed/>
    <w:rsid w:val="003A2D3D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766B6E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FB5E03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223223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CE6C7B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D333E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36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59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9155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250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0100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27294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190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647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4378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984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20645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275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1827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010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7465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03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5861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95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15227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31749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010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2507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8756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65826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70792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6962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693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1263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2345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35819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601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0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6772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10279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4772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18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46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325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539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058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32004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53006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44622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239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1585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257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4716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1197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3400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389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511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7093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0768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29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027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039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38285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52344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91537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444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5727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013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13004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02774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813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9966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0297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67105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2031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0990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219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21146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71053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7747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6274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869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75382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802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881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4015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7629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56014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62619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2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3093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35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3073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44704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2122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27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1720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2858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414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567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453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58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203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59464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918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27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2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10653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7307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482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3810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3009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45795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5647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45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7604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049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99811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80687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004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4575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0616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4949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76151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0057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0586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2881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5121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5763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0504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063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273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64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766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262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70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91637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67952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8633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9385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79377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83691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8992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092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241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78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604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46771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16671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8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33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9183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197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3551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432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937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5343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86547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15938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1151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735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061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28864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8354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33588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53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092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3240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3255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74356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0501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8810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2327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1181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7618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1159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78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18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833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9061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7062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38930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69325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8629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971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doi.org/10.1007/s13181-016-0595-z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doi.org/10.1016/j.mayocp.2011.10.005" TargetMode="Externa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B57F9CD386C144C9E75873B6E887123" ma:contentTypeVersion="13" ma:contentTypeDescription="Create a new document." ma:contentTypeScope="" ma:versionID="cbb4962f91b725f9b6c0875f5bf1c7a6">
  <xsd:schema xmlns:xsd="http://www.w3.org/2001/XMLSchema" xmlns:xs="http://www.w3.org/2001/XMLSchema" xmlns:p="http://schemas.microsoft.com/office/2006/metadata/properties" xmlns:ns3="576ac59e-7be6-4b1e-8bcb-fd1e356e8385" xmlns:ns4="551f885b-6d1e-466c-b59e-001b6ffdf026" targetNamespace="http://schemas.microsoft.com/office/2006/metadata/properties" ma:root="true" ma:fieldsID="3f67faccf4b578b58439e643dce10400" ns3:_="" ns4:_="">
    <xsd:import namespace="576ac59e-7be6-4b1e-8bcb-fd1e356e8385"/>
    <xsd:import namespace="551f885b-6d1e-466c-b59e-001b6ffdf026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76ac59e-7be6-4b1e-8bcb-fd1e356e838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51f885b-6d1e-466c-b59e-001b6ffdf026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6789B445-F442-435E-8DC6-0054F5BE468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76ac59e-7be6-4b1e-8bcb-fd1e356e8385"/>
    <ds:schemaRef ds:uri="551f885b-6d1e-466c-b59e-001b6ffdf02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4431653-0BDF-4FDD-857C-4F8F2721C08A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9649BB19-3F23-4275-B4AF-58EA50C08CC5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892BED82-7E96-47DC-A452-6DBEB27BA37A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253</Words>
  <Characters>1443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ames R. Lathrop, DNP, ARNP, FNPUniversity of Washington, School of Nursing, PhD Programemail:  lathrop@uw.eduMailing Address and Phone/Fax:c/o Diana Buchanan RN, PhDAssociate Professor, UW SoNBox 357260, University of WashingtonSeattle, WA  98195Office: </vt:lpstr>
    </vt:vector>
  </TitlesOfParts>
  <Company/>
  <LinksUpToDate>false</LinksUpToDate>
  <CharactersWithSpaces>16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ames R. Lathrop, DNP, ARNP, FNPUniversity of Washington, School of Nursing, PhD Programemail:  lathrop@uw.eduMailing Address and Phone/Fax:c/o Diana Buchanan RN, PhDAssociate Professor, UW SoNBox 357260, University of WashingtonSeattle, WA  98195Office: 206-685-8938Fax: 206-543-3624Conflicts of Interest and Source of Funding: This work was performed by the author for credit towards completion of a general exam for a nursing PhD degree at the University of Washington; there are no identified conflicts of interest nor has there been any grants or source of funding for this project.</dc:title>
  <dc:subject/>
  <dc:creator>James Lathrop</dc:creator>
  <cp:keywords/>
  <dc:description/>
  <cp:lastModifiedBy>lathrop</cp:lastModifiedBy>
  <cp:revision>4</cp:revision>
  <cp:lastPrinted>2022-06-17T05:48:00Z</cp:lastPrinted>
  <dcterms:created xsi:type="dcterms:W3CDTF">2022-08-07T21:58:00Z</dcterms:created>
  <dcterms:modified xsi:type="dcterms:W3CDTF">2022-08-07T22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B57F9CD386C144C9E75873B6E887123</vt:lpwstr>
  </property>
</Properties>
</file>